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77C4B8CA"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30 March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BE6C5ED" w:rsidR="007C2A79" w:rsidRPr="00AF27BF"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027F0" w:rsidRPr="006027F0">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lack discrete morphological subcastes and therefore do not follow a strict pattern for task specialization.</w:t>
      </w:r>
      <w:r w:rsidR="006027F0">
        <w:rPr>
          <w:rFonts w:ascii="Times New Roman" w:hAnsi="Times New Roman" w:cs="Times New Roman"/>
          <w:sz w:val="24"/>
          <w:szCs w:val="24"/>
        </w:rPr>
        <w:t xml:space="preserve"> </w:t>
      </w:r>
      <w:r w:rsidR="00792119">
        <w:rPr>
          <w:rFonts w:ascii="Times New Roman" w:hAnsi="Times New Roman" w:cs="Times New Roman"/>
          <w:sz w:val="24"/>
          <w:szCs w:val="24"/>
        </w:rPr>
        <w:t>Two different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 mound-building and subterranean. </w:t>
      </w:r>
      <w:r w:rsidR="006027F0">
        <w:rPr>
          <w:rFonts w:ascii="Times New Roman" w:hAnsi="Times New Roman" w:cs="Times New Roman"/>
          <w:sz w:val="24"/>
          <w:szCs w:val="24"/>
        </w:rPr>
        <w:t xml:space="preserve">It </w:t>
      </w:r>
      <w:r w:rsidR="00A11D5A" w:rsidRPr="00AF27BF">
        <w:rPr>
          <w:rFonts w:ascii="Times New Roman" w:hAnsi="Times New Roman" w:cs="Times New Roman"/>
          <w:sz w:val="24"/>
          <w:szCs w:val="24"/>
        </w:rPr>
        <w:t>was found that in the mound-building group</w:t>
      </w:r>
      <w:r w:rsidR="00B24FE4">
        <w:rPr>
          <w:rFonts w:ascii="Times New Roman" w:hAnsi="Times New Roman" w:cs="Times New Roman"/>
          <w:sz w:val="24"/>
          <w:szCs w:val="24"/>
        </w:rPr>
        <w:t>’</w:t>
      </w:r>
      <w:r w:rsidR="00A11D5A" w:rsidRPr="00AF27BF">
        <w:rPr>
          <w:rFonts w:ascii="Times New Roman" w:hAnsi="Times New Roman" w:cs="Times New Roman"/>
          <w:sz w:val="24"/>
          <w:szCs w:val="24"/>
        </w:rPr>
        <w:t xml:space="preserve">s ants with smaller head widths were more likely to be assigned to the honeydew collecting task rather than nest building or protein foraging. </w:t>
      </w:r>
      <w:r w:rsidR="00B24FE4">
        <w:rPr>
          <w:rFonts w:ascii="Times New Roman" w:hAnsi="Times New Roman" w:cs="Times New Roman"/>
          <w:sz w:val="24"/>
          <w:szCs w:val="24"/>
        </w:rPr>
        <w:t>On the other hand, s</w:t>
      </w:r>
      <w:r w:rsidR="00A11D5A" w:rsidRPr="00AF27BF">
        <w:rPr>
          <w:rFonts w:ascii="Times New Roman" w:hAnsi="Times New Roman" w:cs="Times New Roman"/>
          <w:sz w:val="24"/>
          <w:szCs w:val="24"/>
        </w:rPr>
        <w:t xml:space="preserve">ubterranean groups did not seem to have a strong association with head width to any of the tasks. </w:t>
      </w:r>
      <w:r w:rsidR="00E7121E" w:rsidRPr="00AF27BF">
        <w:rPr>
          <w:rFonts w:ascii="Times New Roman" w:hAnsi="Times New Roman" w:cs="Times New Roman"/>
          <w:sz w:val="24"/>
          <w:szCs w:val="24"/>
        </w:rPr>
        <w:t xml:space="preserve">This could indicate that in mound-building </w:t>
      </w:r>
      <w:r w:rsidR="00E7121E" w:rsidRPr="00F91009">
        <w:rPr>
          <w:rFonts w:ascii="Times New Roman" w:hAnsi="Times New Roman" w:cs="Times New Roman"/>
          <w:sz w:val="24"/>
          <w:szCs w:val="24"/>
        </w:rPr>
        <w:t>groups selection favors species with task specialization,</w:t>
      </w:r>
      <w:r w:rsidR="00E7121E" w:rsidRPr="00AF27BF">
        <w:rPr>
          <w:rFonts w:ascii="Times New Roman" w:hAnsi="Times New Roman" w:cs="Times New Roman"/>
          <w:sz w:val="24"/>
          <w:szCs w:val="24"/>
        </w:rPr>
        <w:t xml:space="preserve"> so these species have a stronger size-task association leading them to have a stronger colony overall.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3747458A"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ha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Pr="00AF27BF"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performed by Tawdros,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067F703D" w14:textId="00D8FB9E"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36341665"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r w:rsidR="00D5770D">
        <w:rPr>
          <w:rFonts w:ascii="Times New Roman" w:hAnsi="Times New Roman" w:cs="Times New Roman"/>
          <w:sz w:val="24"/>
          <w:szCs w:val="24"/>
        </w:rPr>
        <w:t xml:space="preserve">The ants collected for this study were put into categories of “consistent” or “task switchers” depending on the tasks that they were observed performing. </w:t>
      </w:r>
      <w:r w:rsidR="00513ECE">
        <w:rPr>
          <w:rFonts w:ascii="Times New Roman" w:hAnsi="Times New Roman" w:cs="Times New Roman"/>
          <w:sz w:val="24"/>
          <w:szCs w:val="24"/>
        </w:rPr>
        <w:t>They found that</w:t>
      </w:r>
      <w:r w:rsidR="00513ECE">
        <w:rPr>
          <w:rFonts w:ascii="Times New Roman" w:hAnsi="Times New Roman" w:cs="Times New Roman"/>
          <w:sz w:val="24"/>
          <w:szCs w:val="24"/>
        </w:rPr>
        <w:t xml:space="preserve"> 98.6% of the ants tested were in the category of “consistent” workers while 1.4% was in the “task switchers” group. This suggests that task switching was not observed often enough to make any reliable conclusions on the effect that it may have on task association</w:t>
      </w:r>
      <w:r w:rsidR="00EC582B">
        <w:rPr>
          <w:rFonts w:ascii="Times New Roman" w:hAnsi="Times New Roman" w:cs="Times New Roman"/>
          <w:sz w:val="24"/>
          <w:szCs w:val="24"/>
        </w:rPr>
        <w:t xml:space="preserve"> </w:t>
      </w:r>
      <w:r w:rsidR="00EC582B">
        <w:rPr>
          <w:rFonts w:ascii="Times New Roman" w:hAnsi="Times New Roman" w:cs="Times New Roman"/>
          <w:sz w:val="24"/>
          <w:szCs w:val="24"/>
        </w:rPr>
        <w:fldChar w:fldCharType="begin"/>
      </w:r>
      <w:r w:rsidR="00EC582B">
        <w:rPr>
          <w:rFonts w:ascii="Times New Roman" w:hAnsi="Times New Roman" w:cs="Times New Roman"/>
          <w:sz w:val="24"/>
          <w:szCs w:val="24"/>
        </w:rPr>
        <w:instrText xml:space="preserve"> ADDIN ZOTERO_ITEM CSL_CITATION {"citationID":"mBsfxvtj","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EC582B">
        <w:rPr>
          <w:rFonts w:ascii="Times New Roman" w:hAnsi="Times New Roman" w:cs="Times New Roman"/>
          <w:sz w:val="24"/>
          <w:szCs w:val="24"/>
        </w:rPr>
        <w:fldChar w:fldCharType="separate"/>
      </w:r>
      <w:r w:rsidR="00EC582B" w:rsidRPr="00EC582B">
        <w:rPr>
          <w:rFonts w:ascii="Times New Roman" w:hAnsi="Times New Roman" w:cs="Times New Roman"/>
          <w:sz w:val="24"/>
        </w:rPr>
        <w:t>(West 2022)</w:t>
      </w:r>
      <w:r w:rsidR="00EC582B">
        <w:rPr>
          <w:rFonts w:ascii="Times New Roman" w:hAnsi="Times New Roman" w:cs="Times New Roman"/>
          <w:sz w:val="24"/>
          <w:szCs w:val="24"/>
        </w:rPr>
        <w:fldChar w:fldCharType="end"/>
      </w:r>
      <w:r w:rsidR="00513ECE">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RADseq)</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F. rufa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F. rufa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a</w:t>
      </w:r>
      <w:r w:rsidRPr="00AF27BF">
        <w:rPr>
          <w:rFonts w:ascii="Times New Roman" w:hAnsi="Times New Roman" w:cs="Times New Roman"/>
          <w:i/>
          <w:iCs/>
          <w:sz w:val="24"/>
          <w:szCs w:val="24"/>
        </w:rPr>
        <w:t xml:space="preserve">serva, F. </w:t>
      </w:r>
      <w:r w:rsidR="00A232C3">
        <w:rPr>
          <w:rFonts w:ascii="Times New Roman" w:hAnsi="Times New Roman" w:cs="Times New Roman"/>
          <w:i/>
          <w:iCs/>
          <w:sz w:val="24"/>
          <w:szCs w:val="24"/>
        </w:rPr>
        <w:t>d</w:t>
      </w:r>
      <w:r w:rsidRPr="00AF27BF">
        <w:rPr>
          <w:rFonts w:ascii="Times New Roman" w:hAnsi="Times New Roman" w:cs="Times New Roman"/>
          <w:i/>
          <w:iCs/>
          <w:sz w:val="24"/>
          <w:szCs w:val="24"/>
        </w:rPr>
        <w:t xml:space="preserve">akotens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rufibarbes, F. </w:t>
      </w:r>
      <w:r w:rsidR="00A232C3">
        <w:rPr>
          <w:rFonts w:ascii="Times New Roman" w:hAnsi="Times New Roman" w:cs="Times New Roman"/>
          <w:i/>
          <w:iCs/>
          <w:sz w:val="24"/>
          <w:szCs w:val="24"/>
        </w:rPr>
        <w:t>o</w:t>
      </w:r>
      <w:r w:rsidRPr="00AF27BF">
        <w:rPr>
          <w:rFonts w:ascii="Times New Roman" w:hAnsi="Times New Roman" w:cs="Times New Roman"/>
          <w:i/>
          <w:iCs/>
          <w:sz w:val="24"/>
          <w:szCs w:val="24"/>
        </w:rPr>
        <w:t xml:space="preserve">bscuricentris, F. </w:t>
      </w:r>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r w:rsidR="00A232C3">
        <w:rPr>
          <w:rFonts w:ascii="Times New Roman" w:hAnsi="Times New Roman" w:cs="Times New Roman"/>
          <w:i/>
          <w:iCs/>
          <w:sz w:val="24"/>
          <w:szCs w:val="24"/>
        </w:rPr>
        <w:t>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clara, F. </w:t>
      </w:r>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674D340"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Pr>
          <w:rFonts w:ascii="Times New Roman" w:hAnsi="Times New Roman" w:cs="Times New Roman"/>
          <w:sz w:val="24"/>
          <w:szCs w:val="24"/>
        </w:rPr>
        <w:t>A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The response level of each task was predicted using the ggeffects function in R.</w:t>
      </w:r>
      <w:r w:rsidR="007B22B6">
        <w:rPr>
          <w:rFonts w:ascii="Times New Roman" w:hAnsi="Times New Roman" w:cs="Times New Roman"/>
          <w:sz w:val="24"/>
          <w:szCs w:val="24"/>
        </w:rPr>
        <w:t xml:space="preserve"> Another multinomial regression was used to test the effects of head width and species as a function of task.</w:t>
      </w:r>
      <w:r w:rsidR="00F610EC" w:rsidRPr="00AF27BF">
        <w:rPr>
          <w:rFonts w:ascii="Times New Roman" w:hAnsi="Times New Roman" w:cs="Times New Roman"/>
          <w:sz w:val="24"/>
          <w:szCs w:val="24"/>
        </w:rPr>
        <w:t xml:space="preserve"> </w:t>
      </w:r>
      <w:r w:rsidR="00793600">
        <w:rPr>
          <w:rFonts w:ascii="Times New Roman" w:hAnsi="Times New Roman" w:cs="Times New Roman"/>
          <w:sz w:val="24"/>
          <w:szCs w:val="24"/>
        </w:rPr>
        <w:t>T</w:t>
      </w:r>
      <w:r w:rsidR="0085446B" w:rsidRPr="00AF27BF">
        <w:rPr>
          <w:rFonts w:ascii="Times New Roman" w:hAnsi="Times New Roman" w:cs="Times New Roman"/>
          <w:sz w:val="24"/>
          <w:szCs w:val="24"/>
        </w:rPr>
        <w:t xml:space="preserve">he </w:t>
      </w:r>
      <w:r w:rsidR="0085446B" w:rsidRPr="009D3C09">
        <w:rPr>
          <w:rFonts w:ascii="Times New Roman" w:hAnsi="Times New Roman" w:cs="Times New Roman"/>
          <w:i/>
          <w:iCs/>
          <w:sz w:val="24"/>
          <w:szCs w:val="24"/>
        </w:rPr>
        <w:t>nnet</w:t>
      </w:r>
      <w:r w:rsidR="0085446B" w:rsidRPr="00AF27BF">
        <w:rPr>
          <w:rFonts w:ascii="Times New Roman" w:hAnsi="Times New Roman" w:cs="Times New Roman"/>
          <w:sz w:val="24"/>
          <w:szCs w:val="24"/>
        </w:rPr>
        <w:t xml:space="preserve"> package in R </w:t>
      </w:r>
      <w:r w:rsidR="00793600">
        <w:rPr>
          <w:rFonts w:ascii="Times New Roman" w:hAnsi="Times New Roman" w:cs="Times New Roman"/>
          <w:sz w:val="24"/>
          <w:szCs w:val="24"/>
        </w:rPr>
        <w:t>was used to perform the</w:t>
      </w:r>
      <w:r w:rsidR="0085446B" w:rsidRPr="00AF27BF">
        <w:rPr>
          <w:rFonts w:ascii="Times New Roman" w:hAnsi="Times New Roman" w:cs="Times New Roman"/>
          <w:sz w:val="24"/>
          <w:szCs w:val="24"/>
        </w:rPr>
        <w:t xml:space="preserve"> multinom function. 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23904100"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 xml:space="preserve">bscuriventris, F. </w:t>
      </w:r>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 xml:space="preserve">lkei,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r w:rsidR="004F7506" w:rsidRPr="00AF27BF">
        <w:rPr>
          <w:rFonts w:ascii="Times New Roman" w:hAnsi="Times New Roman" w:cs="Times New Roman"/>
          <w:i/>
          <w:iCs/>
          <w:sz w:val="24"/>
          <w:szCs w:val="24"/>
        </w:rPr>
        <w:t xml:space="preserve"> </w:t>
      </w:r>
      <w:r w:rsidR="004F7506" w:rsidRPr="00AF27BF">
        <w:rPr>
          <w:rFonts w:ascii="Times New Roman" w:hAnsi="Times New Roman" w:cs="Times New Roman"/>
          <w:sz w:val="24"/>
          <w:szCs w:val="24"/>
        </w:rPr>
        <w:t>and</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r w:rsidR="004F7506" w:rsidRPr="00AF27BF">
        <w:rPr>
          <w:rFonts w:ascii="Times New Roman" w:hAnsi="Times New Roman" w:cs="Times New Roman"/>
          <w:sz w:val="24"/>
          <w:szCs w:val="24"/>
        </w:rPr>
        <w:t xml:space="preserve"> also demonstrate that there is a significant difference between honeydew collector head width and the other tasks</w:t>
      </w:r>
      <w:r w:rsidR="00A02F63">
        <w:rPr>
          <w:rFonts w:ascii="Times New Roman" w:hAnsi="Times New Roman" w:cs="Times New Roman"/>
          <w:sz w:val="24"/>
          <w:szCs w:val="24"/>
        </w:rPr>
        <w:t>. T</w:t>
      </w:r>
      <w:r w:rsidR="004F7506" w:rsidRPr="00AF27BF">
        <w:rPr>
          <w:rFonts w:ascii="Times New Roman" w:hAnsi="Times New Roman" w:cs="Times New Roman"/>
          <w:sz w:val="24"/>
          <w:szCs w:val="24"/>
        </w:rPr>
        <w:t xml:space="preserve">his difference is not as significant as </w:t>
      </w:r>
      <w:r w:rsidR="004F7506" w:rsidRPr="00AF27BF">
        <w:rPr>
          <w:rFonts w:ascii="Times New Roman" w:hAnsi="Times New Roman" w:cs="Times New Roman"/>
          <w:i/>
          <w:iCs/>
          <w:sz w:val="24"/>
          <w:szCs w:val="24"/>
        </w:rPr>
        <w:t xml:space="preserve">F. </w:t>
      </w:r>
      <w:r w:rsidR="00D1491E">
        <w:rPr>
          <w:rFonts w:ascii="Times New Roman" w:hAnsi="Times New Roman" w:cs="Times New Roman"/>
          <w:i/>
          <w:iCs/>
          <w:sz w:val="24"/>
          <w:szCs w:val="24"/>
        </w:rPr>
        <w:t>a</w:t>
      </w:r>
      <w:r w:rsidR="004F7506" w:rsidRPr="00AF27BF">
        <w:rPr>
          <w:rFonts w:ascii="Times New Roman" w:hAnsi="Times New Roman" w:cs="Times New Roman"/>
          <w:i/>
          <w:iCs/>
          <w:sz w:val="24"/>
          <w:szCs w:val="24"/>
        </w:rPr>
        <w:t>serva</w:t>
      </w:r>
      <w:r w:rsidR="004F7506" w:rsidRPr="00AF27BF">
        <w:rPr>
          <w:rFonts w:ascii="Times New Roman" w:hAnsi="Times New Roman" w:cs="Times New Roman"/>
          <w:sz w:val="24"/>
          <w:szCs w:val="24"/>
        </w:rPr>
        <w:t>, but it follows the same trend.</w:t>
      </w:r>
      <w:r w:rsidRPr="00AF27BF">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seven of the ten species that were tested </w:t>
      </w:r>
      <w:r w:rsidR="005834E9">
        <w:rPr>
          <w:rFonts w:ascii="Times New Roman" w:hAnsi="Times New Roman" w:cs="Times New Roman"/>
          <w:sz w:val="24"/>
          <w:szCs w:val="24"/>
        </w:rPr>
        <w:t xml:space="preserve">with six of the seven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r w:rsidR="002A4B46">
        <w:t>a</w:t>
      </w:r>
      <w:r>
        <w:t>serva.</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0B84EF7E" w:rsidR="007C2A79" w:rsidRDefault="00C13A82" w:rsidP="00C13A82">
      <w:pPr>
        <w:pStyle w:val="Caption"/>
        <w:rPr>
          <w:rFonts w:ascii="Times New Roman" w:hAnsi="Times New Roman" w:cs="Times New Roman"/>
          <w:sz w:val="28"/>
          <w:szCs w:val="28"/>
        </w:rPr>
      </w:pPr>
      <w:r>
        <w:t xml:space="preserve">Figure </w:t>
      </w:r>
      <w:fldSimple w:instr=" SEQ Figure \* ARABIC ">
        <w:r w:rsidR="00D96132">
          <w:rPr>
            <w:noProof/>
          </w:rPr>
          <w:t>3</w:t>
        </w:r>
      </w:fldSimple>
      <w:r>
        <w:t>:</w:t>
      </w:r>
      <w:r w:rsidRPr="002A4B46">
        <w:rPr>
          <w:i w:val="0"/>
          <w:iCs w:val="0"/>
        </w:rPr>
        <w:t>Boxplot depicting relationship between head width and task in</w:t>
      </w:r>
      <w:r w:rsidRPr="00B53610">
        <w:t xml:space="preserve"> F. </w:t>
      </w:r>
      <w:r w:rsidR="002A4B46">
        <w:t>d</w:t>
      </w:r>
      <w:r>
        <w:t>akotensis.</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3B5ADCD8">
            <wp:extent cx="3001769" cy="3001769"/>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001769" cy="3001769"/>
                    </a:xfrm>
                    <a:prstGeom prst="rect">
                      <a:avLst/>
                    </a:prstGeom>
                  </pic:spPr>
                </pic:pic>
              </a:graphicData>
            </a:graphic>
          </wp:inline>
        </w:drawing>
      </w:r>
    </w:p>
    <w:p w14:paraId="000BCCE1" w14:textId="720E0E34" w:rsidR="00C13A82" w:rsidRDefault="00C13A82" w:rsidP="00C13A82">
      <w:pPr>
        <w:pStyle w:val="Caption"/>
      </w:pPr>
      <w:r>
        <w:t xml:space="preserve">Figure </w:t>
      </w:r>
      <w:fldSimple w:instr=" SEQ Figure \* ARABIC ">
        <w:r w:rsidR="00D96132">
          <w:rPr>
            <w:noProof/>
          </w:rPr>
          <w:t>4</w:t>
        </w:r>
      </w:fldSimple>
      <w:r>
        <w:t xml:space="preserve">: </w:t>
      </w:r>
      <w:r w:rsidRPr="006E0685">
        <w:rPr>
          <w:i w:val="0"/>
          <w:iCs w:val="0"/>
        </w:rPr>
        <w:t>Boxplot depicting relationship between head width and task in</w:t>
      </w:r>
      <w:r w:rsidRPr="006A1BFE">
        <w:t xml:space="preserve"> F. </w:t>
      </w:r>
      <w:r w:rsidR="006E0685">
        <w:t>neorufibarbe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4F0A74EC">
            <wp:extent cx="2998526" cy="29985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2998526" cy="2998526"/>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r w:rsidR="00AF3CB0">
        <w:t>ulkei</w:t>
      </w:r>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27F0205F">
            <wp:extent cx="3035793" cy="30357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r w:rsidR="002A4B46">
        <w:t>obscuriventris</w:t>
      </w:r>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7C368288" w:rsidR="00C13A82" w:rsidRDefault="00C13A82" w:rsidP="00C13A82">
      <w:pPr>
        <w:pStyle w:val="Caption"/>
      </w:pPr>
      <w:r>
        <w:t xml:space="preserve">Figure </w:t>
      </w:r>
      <w:fldSimple w:instr=" SEQ Figure \* ARABIC ">
        <w:r w:rsidR="00D96132">
          <w:rPr>
            <w:noProof/>
          </w:rPr>
          <w:t>7</w:t>
        </w:r>
      </w:fldSimple>
      <w:r>
        <w:t>:</w:t>
      </w:r>
      <w:r w:rsidRPr="00AF3CB0">
        <w:rPr>
          <w:i w:val="0"/>
          <w:iCs w:val="0"/>
        </w:rPr>
        <w:t>Boxplot depicting relationship between head width and task in</w:t>
      </w:r>
      <w:r w:rsidRPr="00B85852">
        <w:t xml:space="preserve"> F. </w:t>
      </w:r>
      <w:r w:rsidR="00AF3CB0">
        <w:t>rufa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9544BF0">
            <wp:extent cx="2922954" cy="292295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25002" cy="2925002"/>
                    </a:xfrm>
                    <a:prstGeom prst="rect">
                      <a:avLst/>
                    </a:prstGeom>
                  </pic:spPr>
                </pic:pic>
              </a:graphicData>
            </a:graphic>
          </wp:inline>
        </w:drawing>
      </w:r>
    </w:p>
    <w:p w14:paraId="68774F8A" w14:textId="6CEF28E1" w:rsidR="00C13A82" w:rsidRDefault="00C13A82" w:rsidP="00C13A82">
      <w:pPr>
        <w:pStyle w:val="Caption"/>
      </w:pPr>
      <w:r>
        <w:t xml:space="preserve">Figure </w:t>
      </w:r>
      <w:fldSimple w:instr=" SEQ Figure \* ARABIC ">
        <w:r w:rsidR="00D96132">
          <w:rPr>
            <w:noProof/>
          </w:rPr>
          <w:t>8</w:t>
        </w:r>
      </w:fldSimple>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r w:rsidR="002C69C1">
        <w:t>podzolica</w:t>
      </w:r>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r w:rsidR="00041695">
        <w:t>neoclara</w:t>
      </w:r>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680C5E8C">
            <wp:extent cx="3048000" cy="3048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3049732" cy="3049732"/>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r w:rsidR="002C69C1">
        <w:t>r</w:t>
      </w:r>
      <w:r>
        <w:t xml:space="preserve">ufa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Pr="00B604A0" w:rsidRDefault="00D96132" w:rsidP="00B604A0">
      <w:pPr>
        <w:pStyle w:val="Caption"/>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4E0AD390" w14:textId="55525D41"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to b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31CA32C8" w:rsidR="00E46CF8" w:rsidRDefault="00E46CF8" w:rsidP="00E46CF8">
      <w:pPr>
        <w:pStyle w:val="Caption"/>
        <w:keepNext/>
      </w:pPr>
      <w:r>
        <w:t xml:space="preserve">Table </w:t>
      </w:r>
      <w:fldSimple w:instr=" SEQ Table \* ARABIC ">
        <w:r w:rsidR="007C12BA">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448E5D6E">
            <wp:extent cx="3190461" cy="31904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P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1322C60B" w14:textId="3CFF22CC" w:rsidR="00055366" w:rsidRDefault="001C5ADB" w:rsidP="00B9215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AIC of the multinomial logistic regression that only used head width and task was 2621.004 with a residual deviance of 2613.004. </w:t>
      </w:r>
      <w:r w:rsidR="00E81CFD">
        <w:rPr>
          <w:rFonts w:ascii="Times New Roman" w:hAnsi="Times New Roman" w:cs="Times New Roman"/>
          <w:sz w:val="24"/>
          <w:szCs w:val="24"/>
        </w:rPr>
        <w:t>The AIC of the regression including the group specifications was 2553.89 with a residual deviance of 2542.89, and t</w:t>
      </w:r>
      <w:r w:rsidRPr="00AF27BF">
        <w:rPr>
          <w:rFonts w:ascii="Times New Roman" w:hAnsi="Times New Roman" w:cs="Times New Roman"/>
          <w:sz w:val="24"/>
          <w:szCs w:val="24"/>
        </w:rPr>
        <w:t xml:space="preserve">he AIC of the regression that included species was 2522.92 with a residual deviance of 2478.92. </w:t>
      </w:r>
      <w:r w:rsidR="008D44C1">
        <w:rPr>
          <w:rFonts w:ascii="Times New Roman" w:hAnsi="Times New Roman" w:cs="Times New Roman"/>
          <w:sz w:val="24"/>
          <w:szCs w:val="24"/>
        </w:rPr>
        <w:t xml:space="preserve">The regression that included head width and species was the model of best fit. </w:t>
      </w:r>
      <w:r w:rsidR="00A501DD" w:rsidRPr="00AF27BF">
        <w:rPr>
          <w:rFonts w:ascii="Times New Roman" w:hAnsi="Times New Roman" w:cs="Times New Roman"/>
          <w:sz w:val="24"/>
          <w:szCs w:val="24"/>
        </w:rPr>
        <w:t>In th</w:t>
      </w:r>
      <w:r w:rsidR="008D44C1">
        <w:rPr>
          <w:rFonts w:ascii="Times New Roman" w:hAnsi="Times New Roman" w:cs="Times New Roman"/>
          <w:sz w:val="24"/>
          <w:szCs w:val="24"/>
        </w:rPr>
        <w:t>at</w:t>
      </w:r>
      <w:r w:rsidR="00A501DD" w:rsidRPr="00AF27BF">
        <w:rPr>
          <w:rFonts w:ascii="Times New Roman" w:hAnsi="Times New Roman" w:cs="Times New Roman"/>
          <w:sz w:val="24"/>
          <w:szCs w:val="24"/>
        </w:rPr>
        <w:t xml:space="preserve"> regression</w:t>
      </w:r>
      <w:r w:rsidR="008D44C1">
        <w:rPr>
          <w:rFonts w:ascii="Times New Roman" w:hAnsi="Times New Roman" w:cs="Times New Roman"/>
          <w:sz w:val="24"/>
          <w:szCs w:val="24"/>
        </w:rPr>
        <w:t xml:space="preserve"> </w:t>
      </w:r>
      <w:r w:rsidR="00A501DD" w:rsidRPr="00AF27BF">
        <w:rPr>
          <w:rFonts w:ascii="Times New Roman" w:hAnsi="Times New Roman" w:cs="Times New Roman"/>
          <w:sz w:val="24"/>
          <w:szCs w:val="24"/>
        </w:rPr>
        <w:t>the coefficients for head width for NB was 7.16 with a standard error of 0.53. The coefficients for head width for PF was 6.59 with a standard error of 0.51. The following species had a slightly lower coefficient for PF than NB</w:t>
      </w:r>
      <w:r w:rsidR="00E56900" w:rsidRPr="00AF27BF">
        <w:rPr>
          <w:rFonts w:ascii="Times New Roman" w:hAnsi="Times New Roman" w:cs="Times New Roman"/>
          <w:sz w:val="24"/>
          <w:szCs w:val="24"/>
        </w:rPr>
        <w:t xml:space="preserve"> and a lower standard error</w:t>
      </w:r>
      <w:r w:rsidR="00A501DD" w:rsidRPr="00AF27BF">
        <w:rPr>
          <w:rFonts w:ascii="Times New Roman" w:hAnsi="Times New Roman" w:cs="Times New Roman"/>
          <w:sz w:val="24"/>
          <w:szCs w:val="24"/>
        </w:rPr>
        <w:t xml:space="preserve">: </w:t>
      </w:r>
      <w:r w:rsidR="00E56900"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g</w:t>
      </w:r>
      <w:r w:rsidR="00E56900" w:rsidRPr="00AF27BF">
        <w:rPr>
          <w:rFonts w:ascii="Times New Roman" w:hAnsi="Times New Roman" w:cs="Times New Roman"/>
          <w:i/>
          <w:iCs/>
          <w:sz w:val="24"/>
          <w:szCs w:val="24"/>
        </w:rPr>
        <w:t xml:space="preserve">lacialis, F. </w:t>
      </w:r>
      <w:r w:rsidR="00EC3D86">
        <w:rPr>
          <w:rFonts w:ascii="Times New Roman" w:hAnsi="Times New Roman" w:cs="Times New Roman"/>
          <w:i/>
          <w:iCs/>
          <w:sz w:val="24"/>
          <w:szCs w:val="24"/>
        </w:rPr>
        <w:t>n</w:t>
      </w:r>
      <w:r w:rsidR="00E56900" w:rsidRPr="00AF27BF">
        <w:rPr>
          <w:rFonts w:ascii="Times New Roman" w:hAnsi="Times New Roman" w:cs="Times New Roman"/>
          <w:i/>
          <w:iCs/>
          <w:sz w:val="24"/>
          <w:szCs w:val="24"/>
        </w:rPr>
        <w:t>eorufibarbes</w:t>
      </w:r>
      <w:r w:rsidR="00E56900" w:rsidRPr="00AF27BF">
        <w:rPr>
          <w:rFonts w:ascii="Times New Roman" w:hAnsi="Times New Roman" w:cs="Times New Roman"/>
          <w:sz w:val="24"/>
          <w:szCs w:val="24"/>
        </w:rPr>
        <w:t xml:space="preserve">, and </w:t>
      </w:r>
      <w:r w:rsidR="00E56900"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p</w:t>
      </w:r>
      <w:r w:rsidR="00E56900" w:rsidRPr="00AF27BF">
        <w:rPr>
          <w:rFonts w:ascii="Times New Roman" w:hAnsi="Times New Roman" w:cs="Times New Roman"/>
          <w:i/>
          <w:iCs/>
          <w:sz w:val="24"/>
          <w:szCs w:val="24"/>
        </w:rPr>
        <w:t>odzolica.</w:t>
      </w:r>
      <w:r w:rsidR="003C22FE" w:rsidRPr="00AF27BF">
        <w:rPr>
          <w:rFonts w:ascii="Times New Roman" w:hAnsi="Times New Roman" w:cs="Times New Roman"/>
          <w:sz w:val="24"/>
          <w:szCs w:val="24"/>
        </w:rPr>
        <w:t xml:space="preserve"> The</w:t>
      </w:r>
      <w:r w:rsidR="00E56900" w:rsidRPr="00AF27BF">
        <w:rPr>
          <w:rFonts w:ascii="Times New Roman" w:hAnsi="Times New Roman" w:cs="Times New Roman"/>
          <w:i/>
          <w:iCs/>
          <w:sz w:val="24"/>
          <w:szCs w:val="24"/>
        </w:rPr>
        <w:t xml:space="preserve"> </w:t>
      </w:r>
      <w:r w:rsidR="00A501DD"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d</w:t>
      </w:r>
      <w:r w:rsidR="00A501DD" w:rsidRPr="00AF27BF">
        <w:rPr>
          <w:rFonts w:ascii="Times New Roman" w:hAnsi="Times New Roman" w:cs="Times New Roman"/>
          <w:i/>
          <w:iCs/>
          <w:sz w:val="24"/>
          <w:szCs w:val="24"/>
        </w:rPr>
        <w:t xml:space="preserve">akotensis, F. </w:t>
      </w:r>
      <w:r w:rsidR="00EC3D86">
        <w:rPr>
          <w:rFonts w:ascii="Times New Roman" w:hAnsi="Times New Roman" w:cs="Times New Roman"/>
          <w:i/>
          <w:iCs/>
          <w:sz w:val="24"/>
          <w:szCs w:val="24"/>
        </w:rPr>
        <w:t>o</w:t>
      </w:r>
      <w:r w:rsidR="00A501DD" w:rsidRPr="00AF27BF">
        <w:rPr>
          <w:rFonts w:ascii="Times New Roman" w:hAnsi="Times New Roman" w:cs="Times New Roman"/>
          <w:i/>
          <w:iCs/>
          <w:sz w:val="24"/>
          <w:szCs w:val="24"/>
        </w:rPr>
        <w:t xml:space="preserve">bscurieventris, </w:t>
      </w:r>
      <w:r w:rsidR="00E56900" w:rsidRPr="00AF27BF">
        <w:rPr>
          <w:rFonts w:ascii="Times New Roman" w:hAnsi="Times New Roman" w:cs="Times New Roman"/>
          <w:sz w:val="24"/>
          <w:szCs w:val="24"/>
        </w:rPr>
        <w:t xml:space="preserve">and </w:t>
      </w:r>
      <w:r w:rsidR="00A501DD"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u</w:t>
      </w:r>
      <w:r w:rsidR="00A501DD" w:rsidRPr="00AF27BF">
        <w:rPr>
          <w:rFonts w:ascii="Times New Roman" w:hAnsi="Times New Roman" w:cs="Times New Roman"/>
          <w:i/>
          <w:iCs/>
          <w:sz w:val="24"/>
          <w:szCs w:val="24"/>
        </w:rPr>
        <w:t>lkei</w:t>
      </w:r>
      <w:r w:rsidR="00E56900" w:rsidRPr="00AF27BF">
        <w:rPr>
          <w:rFonts w:ascii="Times New Roman" w:hAnsi="Times New Roman" w:cs="Times New Roman"/>
          <w:sz w:val="24"/>
          <w:szCs w:val="24"/>
        </w:rPr>
        <w:t xml:space="preserve"> </w:t>
      </w:r>
      <w:r w:rsidR="003C22FE" w:rsidRPr="00AF27BF">
        <w:rPr>
          <w:rFonts w:ascii="Times New Roman" w:hAnsi="Times New Roman" w:cs="Times New Roman"/>
          <w:sz w:val="24"/>
          <w:szCs w:val="24"/>
        </w:rPr>
        <w:t xml:space="preserve">species </w:t>
      </w:r>
      <w:r w:rsidR="00E56900" w:rsidRPr="00AF27BF">
        <w:rPr>
          <w:rFonts w:ascii="Times New Roman" w:hAnsi="Times New Roman" w:cs="Times New Roman"/>
          <w:sz w:val="24"/>
          <w:szCs w:val="24"/>
        </w:rPr>
        <w:t xml:space="preserve">all had lower coefficients, but had a higher standard error than PF. </w:t>
      </w:r>
      <w:r w:rsidR="00E56900"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n</w:t>
      </w:r>
      <w:r w:rsidR="00E56900" w:rsidRPr="00AF27BF">
        <w:rPr>
          <w:rFonts w:ascii="Times New Roman" w:hAnsi="Times New Roman" w:cs="Times New Roman"/>
          <w:i/>
          <w:iCs/>
          <w:sz w:val="24"/>
          <w:szCs w:val="24"/>
        </w:rPr>
        <w:t xml:space="preserve">eoclara, F. </w:t>
      </w:r>
      <w:r w:rsidR="00EC3D86">
        <w:rPr>
          <w:rFonts w:ascii="Times New Roman" w:hAnsi="Times New Roman" w:cs="Times New Roman"/>
          <w:i/>
          <w:iCs/>
          <w:sz w:val="24"/>
          <w:szCs w:val="24"/>
        </w:rPr>
        <w:t>r</w:t>
      </w:r>
      <w:r w:rsidR="00E56900" w:rsidRPr="00AF27BF">
        <w:rPr>
          <w:rFonts w:ascii="Times New Roman" w:hAnsi="Times New Roman" w:cs="Times New Roman"/>
          <w:i/>
          <w:iCs/>
          <w:sz w:val="24"/>
          <w:szCs w:val="24"/>
        </w:rPr>
        <w:t xml:space="preserve">ufa p. #1, </w:t>
      </w:r>
      <w:r w:rsidR="00E56900" w:rsidRPr="00AF27BF">
        <w:rPr>
          <w:rFonts w:ascii="Times New Roman" w:hAnsi="Times New Roman" w:cs="Times New Roman"/>
          <w:sz w:val="24"/>
          <w:szCs w:val="24"/>
        </w:rPr>
        <w:t xml:space="preserve">and </w:t>
      </w:r>
      <w:r w:rsidR="00E56900" w:rsidRPr="00AF27BF">
        <w:rPr>
          <w:rFonts w:ascii="Times New Roman" w:hAnsi="Times New Roman" w:cs="Times New Roman"/>
          <w:i/>
          <w:iCs/>
          <w:sz w:val="24"/>
          <w:szCs w:val="24"/>
        </w:rPr>
        <w:t xml:space="preserve">F. </w:t>
      </w:r>
      <w:r w:rsidR="00EC3D86">
        <w:rPr>
          <w:rFonts w:ascii="Times New Roman" w:hAnsi="Times New Roman" w:cs="Times New Roman"/>
          <w:i/>
          <w:iCs/>
          <w:sz w:val="24"/>
          <w:szCs w:val="24"/>
        </w:rPr>
        <w:t>r</w:t>
      </w:r>
      <w:r w:rsidR="00E56900" w:rsidRPr="00AF27BF">
        <w:rPr>
          <w:rFonts w:ascii="Times New Roman" w:hAnsi="Times New Roman" w:cs="Times New Roman"/>
          <w:i/>
          <w:iCs/>
          <w:sz w:val="24"/>
          <w:szCs w:val="24"/>
        </w:rPr>
        <w:t xml:space="preserve">ufa </w:t>
      </w:r>
      <w:r w:rsidR="00EC3D86">
        <w:rPr>
          <w:rFonts w:ascii="Times New Roman" w:hAnsi="Times New Roman" w:cs="Times New Roman"/>
          <w:i/>
          <w:iCs/>
          <w:sz w:val="24"/>
          <w:szCs w:val="24"/>
        </w:rPr>
        <w:t>s</w:t>
      </w:r>
      <w:r w:rsidR="00E56900" w:rsidRPr="00AF27BF">
        <w:rPr>
          <w:rFonts w:ascii="Times New Roman" w:hAnsi="Times New Roman" w:cs="Times New Roman"/>
          <w:i/>
          <w:iCs/>
          <w:sz w:val="24"/>
          <w:szCs w:val="24"/>
        </w:rPr>
        <w:t>p. #2</w:t>
      </w:r>
      <w:r w:rsidR="00E56900" w:rsidRPr="00AF27BF">
        <w:rPr>
          <w:rFonts w:ascii="Times New Roman" w:hAnsi="Times New Roman" w:cs="Times New Roman"/>
          <w:sz w:val="24"/>
          <w:szCs w:val="24"/>
        </w:rPr>
        <w:t xml:space="preserve"> all had higher coefficients and lower standards of error than NB. </w:t>
      </w:r>
    </w:p>
    <w:p w14:paraId="7853EF23" w14:textId="7C3D22B7" w:rsidR="007C12BA" w:rsidRDefault="007C12BA" w:rsidP="007C12BA">
      <w:pPr>
        <w:pStyle w:val="Caption"/>
        <w:keepNext/>
      </w:pPr>
      <w:r>
        <w:t xml:space="preserve">Table </w:t>
      </w:r>
      <w:fldSimple w:instr=" SEQ Table \* ARABIC ">
        <w:r>
          <w:rPr>
            <w:noProof/>
          </w:rPr>
          <w:t>2</w:t>
        </w:r>
      </w:fldSimple>
      <w:r>
        <w:t>: Table showing data found via multinomial logistic regression using task as a function of head width and species, specifically focused on head width</w:t>
      </w:r>
      <w:r w:rsidR="007A233B">
        <w:t xml:space="preserve"> as well as using task as a function of head width and group</w:t>
      </w:r>
      <w:r>
        <w:t xml:space="preserve">. </w:t>
      </w:r>
    </w:p>
    <w:tbl>
      <w:tblPr>
        <w:tblStyle w:val="TableGrid"/>
        <w:tblW w:w="0" w:type="auto"/>
        <w:tblLook w:val="04A0" w:firstRow="1" w:lastRow="0" w:firstColumn="1" w:lastColumn="0" w:noHBand="0" w:noVBand="1"/>
      </w:tblPr>
      <w:tblGrid>
        <w:gridCol w:w="2337"/>
        <w:gridCol w:w="2337"/>
        <w:gridCol w:w="2338"/>
        <w:gridCol w:w="2338"/>
      </w:tblGrid>
      <w:tr w:rsidR="005F60E0" w14:paraId="623DDBFE" w14:textId="77777777" w:rsidTr="005F60E0">
        <w:tc>
          <w:tcPr>
            <w:tcW w:w="2337" w:type="dxa"/>
          </w:tcPr>
          <w:p w14:paraId="7D250E72" w14:textId="071E75B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 xml:space="preserve">Task </w:t>
            </w:r>
          </w:p>
        </w:tc>
        <w:tc>
          <w:tcPr>
            <w:tcW w:w="2337" w:type="dxa"/>
          </w:tcPr>
          <w:p w14:paraId="11A81AC3" w14:textId="20DC2EE7"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efficient</w:t>
            </w:r>
          </w:p>
        </w:tc>
        <w:tc>
          <w:tcPr>
            <w:tcW w:w="2338" w:type="dxa"/>
          </w:tcPr>
          <w:p w14:paraId="79175B51" w14:textId="4B35AD93"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Standard Error</w:t>
            </w:r>
          </w:p>
        </w:tc>
        <w:tc>
          <w:tcPr>
            <w:tcW w:w="2338" w:type="dxa"/>
          </w:tcPr>
          <w:p w14:paraId="10172046" w14:textId="08596320"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Confidence Interval</w:t>
            </w:r>
          </w:p>
        </w:tc>
      </w:tr>
      <w:tr w:rsidR="005F60E0" w14:paraId="6515D3D4" w14:textId="77777777" w:rsidTr="005F60E0">
        <w:tc>
          <w:tcPr>
            <w:tcW w:w="2337" w:type="dxa"/>
          </w:tcPr>
          <w:p w14:paraId="7A2D92CF" w14:textId="2962403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NB-HC</w:t>
            </w:r>
          </w:p>
        </w:tc>
        <w:tc>
          <w:tcPr>
            <w:tcW w:w="2337" w:type="dxa"/>
          </w:tcPr>
          <w:p w14:paraId="416612D9" w14:textId="4EC485AC"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7.16</w:t>
            </w:r>
          </w:p>
        </w:tc>
        <w:tc>
          <w:tcPr>
            <w:tcW w:w="2338" w:type="dxa"/>
          </w:tcPr>
          <w:p w14:paraId="03EDEE38" w14:textId="65766115"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3</w:t>
            </w:r>
          </w:p>
        </w:tc>
        <w:tc>
          <w:tcPr>
            <w:tcW w:w="2338" w:type="dxa"/>
          </w:tcPr>
          <w:p w14:paraId="59D89696" w14:textId="5EE982E0" w:rsidR="005F60E0" w:rsidRDefault="00D92CAF" w:rsidP="007802D0">
            <w:pPr>
              <w:spacing w:line="480" w:lineRule="auto"/>
              <w:rPr>
                <w:rFonts w:ascii="Times New Roman" w:hAnsi="Times New Roman" w:cs="Times New Roman"/>
                <w:sz w:val="24"/>
                <w:szCs w:val="24"/>
              </w:rPr>
            </w:pPr>
            <w:r>
              <w:rPr>
                <w:rFonts w:ascii="Times New Roman" w:hAnsi="Times New Roman" w:cs="Times New Roman"/>
                <w:sz w:val="24"/>
                <w:szCs w:val="24"/>
              </w:rPr>
              <w:t>(6.13, 8.19)</w:t>
            </w:r>
          </w:p>
        </w:tc>
      </w:tr>
      <w:tr w:rsidR="005F60E0" w14:paraId="2BC953E7" w14:textId="77777777" w:rsidTr="005F60E0">
        <w:tc>
          <w:tcPr>
            <w:tcW w:w="2337" w:type="dxa"/>
          </w:tcPr>
          <w:p w14:paraId="116C55F8" w14:textId="011FCF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PF-HC</w:t>
            </w:r>
          </w:p>
        </w:tc>
        <w:tc>
          <w:tcPr>
            <w:tcW w:w="2337" w:type="dxa"/>
          </w:tcPr>
          <w:p w14:paraId="042AB86E" w14:textId="191E2D1A"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6.59</w:t>
            </w:r>
          </w:p>
        </w:tc>
        <w:tc>
          <w:tcPr>
            <w:tcW w:w="2338" w:type="dxa"/>
          </w:tcPr>
          <w:p w14:paraId="75F20350" w14:textId="50B20E0F" w:rsidR="005F60E0" w:rsidRDefault="005F60E0" w:rsidP="007802D0">
            <w:pPr>
              <w:spacing w:line="480" w:lineRule="auto"/>
              <w:rPr>
                <w:rFonts w:ascii="Times New Roman" w:hAnsi="Times New Roman" w:cs="Times New Roman"/>
                <w:sz w:val="24"/>
                <w:szCs w:val="24"/>
              </w:rPr>
            </w:pPr>
            <w:r>
              <w:rPr>
                <w:rFonts w:ascii="Times New Roman" w:hAnsi="Times New Roman" w:cs="Times New Roman"/>
                <w:sz w:val="24"/>
                <w:szCs w:val="24"/>
              </w:rPr>
              <w:t>0.51</w:t>
            </w:r>
          </w:p>
        </w:tc>
        <w:tc>
          <w:tcPr>
            <w:tcW w:w="2338" w:type="dxa"/>
          </w:tcPr>
          <w:p w14:paraId="60760C78" w14:textId="61BB7516" w:rsidR="005F60E0" w:rsidRDefault="00D92CAF" w:rsidP="007802D0">
            <w:pPr>
              <w:spacing w:line="480" w:lineRule="auto"/>
              <w:rPr>
                <w:rFonts w:ascii="Times New Roman" w:hAnsi="Times New Roman" w:cs="Times New Roman"/>
                <w:sz w:val="24"/>
                <w:szCs w:val="24"/>
              </w:rPr>
            </w:pPr>
            <w:r>
              <w:rPr>
                <w:rFonts w:ascii="Times New Roman" w:hAnsi="Times New Roman" w:cs="Times New Roman"/>
                <w:sz w:val="24"/>
                <w:szCs w:val="24"/>
              </w:rPr>
              <w:t>(5.58, 7.60)</w:t>
            </w:r>
          </w:p>
        </w:tc>
      </w:tr>
      <w:tr w:rsidR="007C004C" w14:paraId="10F685FF" w14:textId="77777777" w:rsidTr="005F60E0">
        <w:tc>
          <w:tcPr>
            <w:tcW w:w="2337" w:type="dxa"/>
          </w:tcPr>
          <w:p w14:paraId="22F35879" w14:textId="0FF06F7E" w:rsidR="007C004C" w:rsidRDefault="00AF522C" w:rsidP="007802D0">
            <w:pPr>
              <w:spacing w:line="480" w:lineRule="auto"/>
              <w:rPr>
                <w:rFonts w:ascii="Times New Roman" w:hAnsi="Times New Roman" w:cs="Times New Roman"/>
                <w:sz w:val="24"/>
                <w:szCs w:val="24"/>
              </w:rPr>
            </w:pPr>
            <w:r>
              <w:rPr>
                <w:rFonts w:ascii="Times New Roman" w:hAnsi="Times New Roman" w:cs="Times New Roman"/>
                <w:sz w:val="24"/>
                <w:szCs w:val="24"/>
              </w:rPr>
              <w:t xml:space="preserve">Group </w:t>
            </w:r>
            <w:r w:rsidR="007C004C">
              <w:rPr>
                <w:rFonts w:ascii="Times New Roman" w:hAnsi="Times New Roman" w:cs="Times New Roman"/>
                <w:sz w:val="24"/>
                <w:szCs w:val="24"/>
              </w:rPr>
              <w:t>NB-HC</w:t>
            </w:r>
          </w:p>
        </w:tc>
        <w:tc>
          <w:tcPr>
            <w:tcW w:w="2337" w:type="dxa"/>
          </w:tcPr>
          <w:p w14:paraId="6C95EACD" w14:textId="3865BEAC"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5.65</w:t>
            </w:r>
          </w:p>
        </w:tc>
        <w:tc>
          <w:tcPr>
            <w:tcW w:w="2338" w:type="dxa"/>
          </w:tcPr>
          <w:p w14:paraId="4E5DBA4D" w14:textId="47554915"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0.43</w:t>
            </w:r>
          </w:p>
        </w:tc>
        <w:tc>
          <w:tcPr>
            <w:tcW w:w="2338" w:type="dxa"/>
          </w:tcPr>
          <w:p w14:paraId="7CC0F150" w14:textId="67B35A06"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4.81, 6.49)</w:t>
            </w:r>
          </w:p>
        </w:tc>
      </w:tr>
      <w:tr w:rsidR="007C004C" w14:paraId="4BD8AF07" w14:textId="77777777" w:rsidTr="005F60E0">
        <w:tc>
          <w:tcPr>
            <w:tcW w:w="2337" w:type="dxa"/>
          </w:tcPr>
          <w:p w14:paraId="5C7F4BE5" w14:textId="6FF913C1" w:rsidR="007C004C" w:rsidRDefault="00AF522C" w:rsidP="007802D0">
            <w:pPr>
              <w:spacing w:line="480" w:lineRule="auto"/>
              <w:rPr>
                <w:rFonts w:ascii="Times New Roman" w:hAnsi="Times New Roman" w:cs="Times New Roman"/>
                <w:sz w:val="24"/>
                <w:szCs w:val="24"/>
              </w:rPr>
            </w:pPr>
            <w:r>
              <w:rPr>
                <w:rFonts w:ascii="Times New Roman" w:hAnsi="Times New Roman" w:cs="Times New Roman"/>
                <w:sz w:val="24"/>
                <w:szCs w:val="24"/>
              </w:rPr>
              <w:t xml:space="preserve">Group </w:t>
            </w:r>
            <w:r w:rsidR="007C004C">
              <w:rPr>
                <w:rFonts w:ascii="Times New Roman" w:hAnsi="Times New Roman" w:cs="Times New Roman"/>
                <w:sz w:val="24"/>
                <w:szCs w:val="24"/>
              </w:rPr>
              <w:t>PF-HC</w:t>
            </w:r>
          </w:p>
        </w:tc>
        <w:tc>
          <w:tcPr>
            <w:tcW w:w="2337" w:type="dxa"/>
          </w:tcPr>
          <w:p w14:paraId="1A8F7C3E" w14:textId="23DA787F"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5.09</w:t>
            </w:r>
          </w:p>
        </w:tc>
        <w:tc>
          <w:tcPr>
            <w:tcW w:w="2338" w:type="dxa"/>
          </w:tcPr>
          <w:p w14:paraId="0D9E0728" w14:textId="3E55F87C"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0.42</w:t>
            </w:r>
          </w:p>
        </w:tc>
        <w:tc>
          <w:tcPr>
            <w:tcW w:w="2338" w:type="dxa"/>
          </w:tcPr>
          <w:p w14:paraId="02853897" w14:textId="2CD6AB61" w:rsidR="007C004C" w:rsidRDefault="007C004C" w:rsidP="007802D0">
            <w:pPr>
              <w:spacing w:line="480" w:lineRule="auto"/>
              <w:rPr>
                <w:rFonts w:ascii="Times New Roman" w:hAnsi="Times New Roman" w:cs="Times New Roman"/>
                <w:sz w:val="24"/>
                <w:szCs w:val="24"/>
              </w:rPr>
            </w:pPr>
            <w:r>
              <w:rPr>
                <w:rFonts w:ascii="Times New Roman" w:hAnsi="Times New Roman" w:cs="Times New Roman"/>
                <w:sz w:val="24"/>
                <w:szCs w:val="24"/>
              </w:rPr>
              <w:t>(4.27, 5.92)</w:t>
            </w:r>
          </w:p>
        </w:tc>
      </w:tr>
    </w:tbl>
    <w:p w14:paraId="42D9C45F" w14:textId="3DCA40BF" w:rsidR="005F60E0" w:rsidRPr="00AF27BF" w:rsidRDefault="005F60E0" w:rsidP="007802D0">
      <w:pPr>
        <w:spacing w:line="480" w:lineRule="auto"/>
        <w:rPr>
          <w:rFonts w:ascii="Times New Roman" w:hAnsi="Times New Roman" w:cs="Times New Roman"/>
          <w:sz w:val="24"/>
          <w:szCs w:val="24"/>
        </w:rPr>
        <w:sectPr w:rsidR="005F60E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614E843D"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Dakotensis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Neorufibarbes </w:t>
      </w:r>
      <w:r w:rsidR="005200F2" w:rsidRPr="00AF27BF">
        <w:rPr>
          <w:rFonts w:ascii="Times New Roman" w:hAnsi="Times New Roman" w:cs="Times New Roman"/>
          <w:sz w:val="24"/>
          <w:szCs w:val="24"/>
        </w:rPr>
        <w:t xml:space="preserve">wer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6AF3EBD8" w14:textId="4324FC87" w:rsidR="004651AB" w:rsidRPr="00AF27BF" w:rsidRDefault="00C770D9"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coefficients for the relative risk of task and head width found that PF to HC was more accurate than NB to HC. Since they both have a standard error of 0.35, the smaller coefficient in the PF makes it the more precise measurement. This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NB is 3.62 chances higher, while the log odds of choosing PF is 4.26 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a much higher chance of being assigned if the head width is small compared to NB or PF. As the head width increases, the chances of getting assigned either NB or PF increases, while the likelihood of HC decreases.</w:t>
      </w:r>
      <w:r w:rsidR="007E5704">
        <w:rPr>
          <w:rFonts w:ascii="Times New Roman" w:hAnsi="Times New Roman" w:cs="Times New Roman"/>
          <w:sz w:val="24"/>
          <w:szCs w:val="24"/>
        </w:rPr>
        <w:t xml:space="preserve"> In both of the other regressions performed it also showed that NB was more likely to be chosen as the head width increased. Due to the difference in sample sizes the graphs make it seem that there is a more significant difference between the mound-building and subterranean groups, but the results show that there is a stronger association when accounting for the species rather than the groups.</w:t>
      </w:r>
      <w:r w:rsidR="00211369" w:rsidRPr="00AF27BF">
        <w:rPr>
          <w:rFonts w:ascii="Times New Roman" w:hAnsi="Times New Roman" w:cs="Times New Roman"/>
          <w:sz w:val="24"/>
          <w:szCs w:val="24"/>
        </w:rPr>
        <w:t xml:space="preserve"> </w:t>
      </w:r>
      <w:r w:rsidR="00DE7E24">
        <w:rPr>
          <w:rFonts w:ascii="Times New Roman" w:hAnsi="Times New Roman" w:cs="Times New Roman"/>
          <w:sz w:val="24"/>
          <w:szCs w:val="24"/>
        </w:rPr>
        <w:t>I</w:t>
      </w:r>
      <w:r w:rsidR="00646850">
        <w:rPr>
          <w:rFonts w:ascii="Times New Roman" w:hAnsi="Times New Roman" w:cs="Times New Roman"/>
          <w:sz w:val="24"/>
          <w:szCs w:val="24"/>
        </w:rPr>
        <w:t>t</w:t>
      </w:r>
      <w:r w:rsidR="00DE7E24">
        <w:rPr>
          <w:rFonts w:ascii="Times New Roman" w:hAnsi="Times New Roman" w:cs="Times New Roman"/>
          <w:sz w:val="24"/>
          <w:szCs w:val="24"/>
        </w:rPr>
        <w:t xml:space="preserve"> can be concluded that</w:t>
      </w:r>
      <w:r w:rsidR="00211369" w:rsidRPr="00AF27BF">
        <w:rPr>
          <w:rFonts w:ascii="Times New Roman" w:hAnsi="Times New Roman" w:cs="Times New Roman"/>
          <w:sz w:val="24"/>
          <w:szCs w:val="24"/>
        </w:rPr>
        <w:t xml:space="preserve"> in most cases there is an association between head width and task assignment</w:t>
      </w:r>
      <w:r w:rsidR="00303206">
        <w:rPr>
          <w:rFonts w:ascii="Times New Roman" w:hAnsi="Times New Roman" w:cs="Times New Roman"/>
          <w:sz w:val="24"/>
          <w:szCs w:val="24"/>
        </w:rPr>
        <w:t xml:space="preserve"> </w:t>
      </w:r>
      <w:r w:rsidR="00211369" w:rsidRPr="00AF27BF">
        <w:rPr>
          <w:rFonts w:ascii="Times New Roman" w:hAnsi="Times New Roman" w:cs="Times New Roman"/>
          <w:sz w:val="24"/>
          <w:szCs w:val="24"/>
        </w:rPr>
        <w:t xml:space="preserve">suggesting </w:t>
      </w:r>
      <w:r w:rsidR="00303206">
        <w:rPr>
          <w:rFonts w:ascii="Times New Roman" w:hAnsi="Times New Roman" w:cs="Times New Roman"/>
          <w:sz w:val="24"/>
          <w:szCs w:val="24"/>
        </w:rPr>
        <w:t>selection would favor species that have task specialization because it would lead to colonies being more strongly protected.</w:t>
      </w:r>
    </w:p>
    <w:p w14:paraId="0196D630" w14:textId="48474335" w:rsidR="00C770D9" w:rsidRPr="00AF27BF" w:rsidRDefault="009A3381" w:rsidP="00A123E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o further consider the impact that species may have on this relationship we performed a multinomial logistic regression using both head width and species as a function of task. </w:t>
      </w:r>
      <w:r w:rsidR="004651AB" w:rsidRPr="00AF27BF">
        <w:rPr>
          <w:rFonts w:ascii="Times New Roman" w:hAnsi="Times New Roman" w:cs="Times New Roman"/>
          <w:sz w:val="24"/>
          <w:szCs w:val="24"/>
        </w:rPr>
        <w:t xml:space="preserve">By looking at the AIC values between this multinomial logistic regression and the one that only uses task and head width, it shows that this model is a better fit for the data. The AIC of this model is 2522.92 with residual deviance of 2478.92 which is lower and therefore more accurate than the previous model which had an AIC of 2621.004 with residual deviance of 2613.004. </w:t>
      </w:r>
      <w:r w:rsidR="004B6235" w:rsidRPr="00AF27BF">
        <w:rPr>
          <w:rFonts w:ascii="Times New Roman" w:hAnsi="Times New Roman" w:cs="Times New Roman"/>
          <w:i/>
          <w:iCs/>
          <w:sz w:val="24"/>
          <w:szCs w:val="24"/>
        </w:rPr>
        <w:t>F. Glacialis, F. Neorufibarbes</w:t>
      </w:r>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Podzolica </w:t>
      </w:r>
      <w:r w:rsidR="004B6235" w:rsidRPr="00AF27BF">
        <w:rPr>
          <w:rFonts w:ascii="Times New Roman" w:hAnsi="Times New Roman" w:cs="Times New Roman"/>
          <w:sz w:val="24"/>
          <w:szCs w:val="24"/>
        </w:rPr>
        <w:t xml:space="preserve">had the lowest coefficient as well as the lowest standard error suggesting that they were the most precise. </w:t>
      </w:r>
      <w:r w:rsidR="004B6235" w:rsidRPr="00AF27BF">
        <w:rPr>
          <w:rFonts w:ascii="Times New Roman" w:hAnsi="Times New Roman" w:cs="Times New Roman"/>
          <w:i/>
          <w:iCs/>
          <w:sz w:val="24"/>
          <w:szCs w:val="24"/>
        </w:rPr>
        <w:t>F. Glacialis</w:t>
      </w:r>
      <w:r w:rsidR="004B6235" w:rsidRPr="00AF27BF">
        <w:rPr>
          <w:rFonts w:ascii="Times New Roman" w:hAnsi="Times New Roman" w:cs="Times New Roman"/>
          <w:sz w:val="24"/>
          <w:szCs w:val="24"/>
        </w:rPr>
        <w:t xml:space="preserve"> and </w:t>
      </w:r>
      <w:r w:rsidR="004B6235" w:rsidRPr="00AF27BF">
        <w:rPr>
          <w:rFonts w:ascii="Times New Roman" w:hAnsi="Times New Roman" w:cs="Times New Roman"/>
          <w:i/>
          <w:iCs/>
          <w:sz w:val="24"/>
          <w:szCs w:val="24"/>
        </w:rPr>
        <w:t xml:space="preserve">F. Podzolica </w:t>
      </w:r>
      <w:r w:rsidR="004B6235" w:rsidRPr="00AF27BF">
        <w:rPr>
          <w:rFonts w:ascii="Times New Roman" w:hAnsi="Times New Roman" w:cs="Times New Roman"/>
          <w:sz w:val="24"/>
          <w:szCs w:val="24"/>
        </w:rPr>
        <w:t xml:space="preserve">are both subterranean species, but </w:t>
      </w:r>
      <w:r w:rsidR="004B6235" w:rsidRPr="00AF27BF">
        <w:rPr>
          <w:rFonts w:ascii="Times New Roman" w:hAnsi="Times New Roman" w:cs="Times New Roman"/>
          <w:i/>
          <w:iCs/>
          <w:sz w:val="24"/>
          <w:szCs w:val="24"/>
        </w:rPr>
        <w:t>F. Neorufibarbes</w:t>
      </w:r>
      <w:r w:rsidR="004B6235" w:rsidRPr="00AF27BF">
        <w:rPr>
          <w:rFonts w:ascii="Times New Roman" w:hAnsi="Times New Roman" w:cs="Times New Roman"/>
          <w:sz w:val="24"/>
          <w:szCs w:val="24"/>
        </w:rPr>
        <w:t xml:space="preserve"> is a mound-building species. These are all species that had smaller sampling sizes, which could be why the results are showing that they are </w:t>
      </w:r>
      <w:r w:rsidR="005576ED">
        <w:rPr>
          <w:rFonts w:ascii="Times New Roman" w:hAnsi="Times New Roman" w:cs="Times New Roman"/>
          <w:sz w:val="24"/>
          <w:szCs w:val="24"/>
        </w:rPr>
        <w:t>more</w:t>
      </w:r>
      <w:r w:rsidR="004B6235" w:rsidRPr="00AF27BF">
        <w:rPr>
          <w:rFonts w:ascii="Times New Roman" w:hAnsi="Times New Roman" w:cs="Times New Roman"/>
          <w:sz w:val="24"/>
          <w:szCs w:val="24"/>
        </w:rPr>
        <w:t xml:space="preserve"> precise. </w:t>
      </w:r>
      <w:r w:rsidR="002535B1">
        <w:rPr>
          <w:rFonts w:ascii="Times New Roman" w:hAnsi="Times New Roman" w:cs="Times New Roman"/>
          <w:sz w:val="24"/>
          <w:szCs w:val="24"/>
        </w:rPr>
        <w:t xml:space="preserve">Further research would warrant larger sample sizes </w:t>
      </w:r>
      <w:r w:rsidR="004B6235" w:rsidRPr="00AF27BF">
        <w:rPr>
          <w:rFonts w:ascii="Times New Roman" w:hAnsi="Times New Roman" w:cs="Times New Roman"/>
          <w:sz w:val="24"/>
          <w:szCs w:val="24"/>
        </w:rPr>
        <w:t xml:space="preserve">to see if the results match on larger populations. </w:t>
      </w:r>
    </w:p>
    <w:p w14:paraId="3C071B77" w14:textId="4BF2C6CE" w:rsidR="007C2A79" w:rsidRDefault="00DE464E" w:rsidP="00F3345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is some variation in the results, but most of them followed the trend that subterranean groups did not have as strong of a relationship between head width and task association. In all of the mound-building groups it was found that ants with smaller head widths were more commonly assigned to the honeydew collecting task rather than nest building or protein foraging. There are some cases where ants with smaller head widths are assigned to other tasks, but it seems that there are relatively few with larger heads that are assigned to honeydew collecting. This suggests that smaller ants may be able to step up to larger tasks, but most of the larger headed ants are needed for the physically demanding tasks and would not be assigned to the honeydew collecting task. </w:t>
      </w:r>
      <w:r w:rsidR="00875D74">
        <w:rPr>
          <w:rFonts w:ascii="Times New Roman" w:hAnsi="Times New Roman" w:cs="Times New Roman"/>
          <w:sz w:val="24"/>
          <w:szCs w:val="24"/>
        </w:rPr>
        <w:t xml:space="preserve">These results support that head width could be an evolutionary change that has evolved in multiple species of Formica ants, even those that do not have specific morphological subcastes, in order to strengthen their colonies, and in turn produce more offspring. </w:t>
      </w:r>
    </w:p>
    <w:p w14:paraId="3BCECDFA" w14:textId="77777777" w:rsidR="005051A9" w:rsidRPr="005051A9" w:rsidRDefault="005051A9" w:rsidP="007802D0">
      <w:pPr>
        <w:spacing w:line="480" w:lineRule="auto"/>
      </w:pPr>
    </w:p>
    <w:p w14:paraId="6A92B2BD" w14:textId="24D3F95E" w:rsidR="00757936" w:rsidRDefault="00757936" w:rsidP="007802D0">
      <w:pPr>
        <w:spacing w:line="480" w:lineRule="auto"/>
      </w:pPr>
    </w:p>
    <w:p w14:paraId="2A83C611" w14:textId="51796654" w:rsidR="00704970" w:rsidRPr="00703DD5" w:rsidRDefault="00704970" w:rsidP="00703DD5">
      <w:pPr>
        <w:spacing w:line="480" w:lineRule="auto"/>
      </w:pPr>
      <w:r>
        <w:br w:type="page"/>
      </w: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EC582B" w:rsidRPr="00EC582B">
        <w:rPr>
          <w:rFonts w:ascii="Times New Roman" w:hAnsi="Times New Roman" w:cs="Times New Roman"/>
          <w:sz w:val="24"/>
        </w:rPr>
        <w:t>Chittka,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oryunov, D. N. 2015. Nest-building in ants Formica exsecta (Hymenoptera, Formicidae). Entmol. Rev. 95:953–958.</w:t>
      </w:r>
    </w:p>
    <w:p w14:paraId="408F686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rüter, C., C. Menezes, V. Imperatriz-Fonseca, and F. Ratnieks.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Tawdros,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37EDC"/>
    <w:rsid w:val="00041695"/>
    <w:rsid w:val="00055366"/>
    <w:rsid w:val="000754C9"/>
    <w:rsid w:val="00084949"/>
    <w:rsid w:val="000A6A9D"/>
    <w:rsid w:val="000B18A5"/>
    <w:rsid w:val="000C759C"/>
    <w:rsid w:val="000D0324"/>
    <w:rsid w:val="00105641"/>
    <w:rsid w:val="001446E9"/>
    <w:rsid w:val="00180040"/>
    <w:rsid w:val="001C5ADB"/>
    <w:rsid w:val="001D0E2B"/>
    <w:rsid w:val="00211369"/>
    <w:rsid w:val="00243CC0"/>
    <w:rsid w:val="002535B1"/>
    <w:rsid w:val="002648DA"/>
    <w:rsid w:val="0027593B"/>
    <w:rsid w:val="00281EFF"/>
    <w:rsid w:val="002A4B46"/>
    <w:rsid w:val="002B37E2"/>
    <w:rsid w:val="002C1CE2"/>
    <w:rsid w:val="002C69C1"/>
    <w:rsid w:val="00302C89"/>
    <w:rsid w:val="00303206"/>
    <w:rsid w:val="003942AB"/>
    <w:rsid w:val="00396598"/>
    <w:rsid w:val="003A580E"/>
    <w:rsid w:val="003C22FE"/>
    <w:rsid w:val="003D05C4"/>
    <w:rsid w:val="003E3A44"/>
    <w:rsid w:val="003E55C9"/>
    <w:rsid w:val="00425403"/>
    <w:rsid w:val="00442F78"/>
    <w:rsid w:val="00460283"/>
    <w:rsid w:val="004651AB"/>
    <w:rsid w:val="004B5370"/>
    <w:rsid w:val="004B6235"/>
    <w:rsid w:val="004C7E05"/>
    <w:rsid w:val="004F7506"/>
    <w:rsid w:val="005051A9"/>
    <w:rsid w:val="00506F91"/>
    <w:rsid w:val="00513ECE"/>
    <w:rsid w:val="005147B0"/>
    <w:rsid w:val="005200F2"/>
    <w:rsid w:val="00527386"/>
    <w:rsid w:val="00537AE4"/>
    <w:rsid w:val="005474BE"/>
    <w:rsid w:val="00553848"/>
    <w:rsid w:val="00555614"/>
    <w:rsid w:val="005576ED"/>
    <w:rsid w:val="005619D7"/>
    <w:rsid w:val="00581505"/>
    <w:rsid w:val="005834E9"/>
    <w:rsid w:val="005A35F8"/>
    <w:rsid w:val="005B6DAD"/>
    <w:rsid w:val="005F60E0"/>
    <w:rsid w:val="006027F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A233B"/>
    <w:rsid w:val="007B22B6"/>
    <w:rsid w:val="007C004C"/>
    <w:rsid w:val="007C12BA"/>
    <w:rsid w:val="007C2A79"/>
    <w:rsid w:val="007D6F60"/>
    <w:rsid w:val="007E5704"/>
    <w:rsid w:val="007F2F3D"/>
    <w:rsid w:val="00800CE0"/>
    <w:rsid w:val="00806830"/>
    <w:rsid w:val="0081320D"/>
    <w:rsid w:val="00814B3D"/>
    <w:rsid w:val="0081551B"/>
    <w:rsid w:val="00823C84"/>
    <w:rsid w:val="00841B02"/>
    <w:rsid w:val="00847C95"/>
    <w:rsid w:val="0085446B"/>
    <w:rsid w:val="00854B65"/>
    <w:rsid w:val="00861947"/>
    <w:rsid w:val="00875D74"/>
    <w:rsid w:val="00877E73"/>
    <w:rsid w:val="008A7D1C"/>
    <w:rsid w:val="008D1BA9"/>
    <w:rsid w:val="008D44C1"/>
    <w:rsid w:val="008D644B"/>
    <w:rsid w:val="008E2340"/>
    <w:rsid w:val="008E26DD"/>
    <w:rsid w:val="008E4BB0"/>
    <w:rsid w:val="00903FB5"/>
    <w:rsid w:val="0091166F"/>
    <w:rsid w:val="00911A0D"/>
    <w:rsid w:val="0092565F"/>
    <w:rsid w:val="009650D8"/>
    <w:rsid w:val="00965C7C"/>
    <w:rsid w:val="00971F98"/>
    <w:rsid w:val="00992517"/>
    <w:rsid w:val="009A3381"/>
    <w:rsid w:val="009D3C09"/>
    <w:rsid w:val="009D4809"/>
    <w:rsid w:val="009E787D"/>
    <w:rsid w:val="009F1DED"/>
    <w:rsid w:val="00A02F63"/>
    <w:rsid w:val="00A11D5A"/>
    <w:rsid w:val="00A123EE"/>
    <w:rsid w:val="00A232C3"/>
    <w:rsid w:val="00A30E55"/>
    <w:rsid w:val="00A33DA2"/>
    <w:rsid w:val="00A462B1"/>
    <w:rsid w:val="00A501DD"/>
    <w:rsid w:val="00AB5A8B"/>
    <w:rsid w:val="00AD1349"/>
    <w:rsid w:val="00AD67A3"/>
    <w:rsid w:val="00AE11A9"/>
    <w:rsid w:val="00AF27BF"/>
    <w:rsid w:val="00AF3CB0"/>
    <w:rsid w:val="00AF522C"/>
    <w:rsid w:val="00B07692"/>
    <w:rsid w:val="00B24FE4"/>
    <w:rsid w:val="00B55827"/>
    <w:rsid w:val="00B6003C"/>
    <w:rsid w:val="00B604A0"/>
    <w:rsid w:val="00B64585"/>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559B"/>
    <w:rsid w:val="00D5770D"/>
    <w:rsid w:val="00D63DED"/>
    <w:rsid w:val="00D674F1"/>
    <w:rsid w:val="00D76A88"/>
    <w:rsid w:val="00D92CAF"/>
    <w:rsid w:val="00D93E34"/>
    <w:rsid w:val="00D96132"/>
    <w:rsid w:val="00DA7372"/>
    <w:rsid w:val="00DB55E3"/>
    <w:rsid w:val="00DC1039"/>
    <w:rsid w:val="00DC54EA"/>
    <w:rsid w:val="00DD771E"/>
    <w:rsid w:val="00DE09D7"/>
    <w:rsid w:val="00DE464E"/>
    <w:rsid w:val="00DE7E24"/>
    <w:rsid w:val="00E04D31"/>
    <w:rsid w:val="00E11934"/>
    <w:rsid w:val="00E12064"/>
    <w:rsid w:val="00E1333F"/>
    <w:rsid w:val="00E46CF8"/>
    <w:rsid w:val="00E51A5C"/>
    <w:rsid w:val="00E56900"/>
    <w:rsid w:val="00E577A5"/>
    <w:rsid w:val="00E6252C"/>
    <w:rsid w:val="00E7121E"/>
    <w:rsid w:val="00E7784F"/>
    <w:rsid w:val="00E81CFD"/>
    <w:rsid w:val="00E90000"/>
    <w:rsid w:val="00EA0857"/>
    <w:rsid w:val="00EB64D7"/>
    <w:rsid w:val="00EC3D86"/>
    <w:rsid w:val="00EC582B"/>
    <w:rsid w:val="00EC5FA7"/>
    <w:rsid w:val="00EC7AC0"/>
    <w:rsid w:val="00EE20B2"/>
    <w:rsid w:val="00EE6F0F"/>
    <w:rsid w:val="00EF10BF"/>
    <w:rsid w:val="00F3345E"/>
    <w:rsid w:val="00F33F52"/>
    <w:rsid w:val="00F4082F"/>
    <w:rsid w:val="00F610EC"/>
    <w:rsid w:val="00F7357C"/>
    <w:rsid w:val="00F91009"/>
    <w:rsid w:val="00F967FF"/>
    <w:rsid w:val="00FA2402"/>
    <w:rsid w:val="00FA4103"/>
    <w:rsid w:val="00FB1C9A"/>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559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6</TotalTime>
  <Pages>14</Pages>
  <Words>6605</Words>
  <Characters>37655</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186</cp:revision>
  <dcterms:created xsi:type="dcterms:W3CDTF">2023-03-30T22:17:00Z</dcterms:created>
  <dcterms:modified xsi:type="dcterms:W3CDTF">2023-04-27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